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5BBAB0" w14:textId="1D2BBB9E" w:rsidR="006920B6" w:rsidRDefault="0075138B">
      <w:r>
        <w:t>Tutoriales</w:t>
      </w:r>
      <w:r w:rsidR="00CD53AF">
        <w:t>:</w:t>
      </w:r>
    </w:p>
    <w:p w14:paraId="31C962E8" w14:textId="1BDCA03D" w:rsidR="00CD53AF" w:rsidRDefault="00D94466">
      <w:r>
        <w:fldChar w:fldCharType="begin"/>
      </w:r>
      <w:r>
        <w:instrText xml:space="preserve"> ADDIN ZOTERO_ITEM CSL_CITATION {"citationID":"E4E6rN3Y","properties":{"formattedCitation":"({\\i{}(1) Calculadora con Javascript, Html y CSS desde Cero\\uc0\\u8212{}YouTube}, s/f)","plainCitation":"((1) Calculadora con Javascript, Html y CSS desde Cero—YouTube, s/f)","noteIndex":0},"citationItems":[{"id":71,"uris":["http://zotero.org/users/local/YneqcyyA/items/H6VBCZC9"],"uri":["http://zotero.org/users/local/YneqcyyA/items/H6VBCZC9"],"itemData":{"id":71,"type":"webpage","title":"(1) Calculadora con Javascript, Html y CSS desde Cero - YouTube","URL":"https://www.youtube.com/watch?v=uGohVJhgSN8&amp;t=1497s","accessed":{"date-parts":[["2020",4,11]]}}}],"schema":"https://github.com/citation-style-language/schema/raw/master/csl-citation.json"} </w:instrText>
      </w:r>
      <w:r>
        <w:fldChar w:fldCharType="separate"/>
      </w:r>
      <w:r w:rsidRPr="00D94466">
        <w:rPr>
          <w:rFonts w:ascii="Calibri" w:hAnsi="Calibri" w:cs="Calibri"/>
          <w:szCs w:val="24"/>
        </w:rPr>
        <w:t>(</w:t>
      </w:r>
      <w:r w:rsidRPr="00D94466">
        <w:rPr>
          <w:rFonts w:ascii="Calibri" w:hAnsi="Calibri" w:cs="Calibri"/>
          <w:i/>
          <w:iCs/>
          <w:szCs w:val="24"/>
        </w:rPr>
        <w:t xml:space="preserve">(1) Calculadora con </w:t>
      </w:r>
      <w:proofErr w:type="spellStart"/>
      <w:r w:rsidRPr="00D94466">
        <w:rPr>
          <w:rFonts w:ascii="Calibri" w:hAnsi="Calibri" w:cs="Calibri"/>
          <w:i/>
          <w:iCs/>
          <w:szCs w:val="24"/>
        </w:rPr>
        <w:t>Javascript</w:t>
      </w:r>
      <w:proofErr w:type="spellEnd"/>
      <w:r w:rsidRPr="00D94466">
        <w:rPr>
          <w:rFonts w:ascii="Calibri" w:hAnsi="Calibri" w:cs="Calibri"/>
          <w:i/>
          <w:iCs/>
          <w:szCs w:val="24"/>
        </w:rPr>
        <w:t xml:space="preserve">, </w:t>
      </w:r>
      <w:proofErr w:type="spellStart"/>
      <w:r w:rsidRPr="00D94466">
        <w:rPr>
          <w:rFonts w:ascii="Calibri" w:hAnsi="Calibri" w:cs="Calibri"/>
          <w:i/>
          <w:iCs/>
          <w:szCs w:val="24"/>
        </w:rPr>
        <w:t>Html</w:t>
      </w:r>
      <w:proofErr w:type="spellEnd"/>
      <w:r w:rsidRPr="00D94466">
        <w:rPr>
          <w:rFonts w:ascii="Calibri" w:hAnsi="Calibri" w:cs="Calibri"/>
          <w:i/>
          <w:iCs/>
          <w:szCs w:val="24"/>
        </w:rPr>
        <w:t xml:space="preserve"> y CSS desde Cero—YouTube</w:t>
      </w:r>
      <w:r w:rsidRPr="00D94466">
        <w:rPr>
          <w:rFonts w:ascii="Calibri" w:hAnsi="Calibri" w:cs="Calibri"/>
          <w:szCs w:val="24"/>
        </w:rPr>
        <w:t>, s/f)</w:t>
      </w:r>
      <w:r>
        <w:fldChar w:fldCharType="end"/>
      </w:r>
    </w:p>
    <w:p w14:paraId="79FC05B8" w14:textId="54746193" w:rsidR="00D94466" w:rsidRDefault="00D94466"/>
    <w:p w14:paraId="0FD01674" w14:textId="58F39099" w:rsidR="00D94466" w:rsidRDefault="00D94466">
      <w:r>
        <w:fldChar w:fldCharType="begin"/>
      </w:r>
      <w:r>
        <w:instrText xml:space="preserve"> ADDIN ZOTERO_ITEM CSL_CITATION {"citationID":"adGU7qYQ","properties":{"formattedCitation":"({\\i{}CALCULADORA CON HTML CSS Y JAVASCRIPT DESDE CERO}, s/f)","plainCitation":"(CALCULADORA CON HTML CSS Y JAVASCRIPT DESDE CERO, s/f)","noteIndex":0},"citationItems":[{"id":70,"uris":["http://zotero.org/users/local/YneqcyyA/items/H9SUE23Y"],"uri":["http://zotero.org/users/local/YneqcyyA/items/H9SUE23Y"],"itemData":{"id":70,"type":"motion_picture","abstract":"En este video veremos como hacer una calculadora con HTML, CSS Y JavaScript desde cero, la calculadora la maquetamos con html y css y la programamos con javascript.\n\n*********** Seguime en instagram *************\nhttps://instagram.com/soydalto/\n\n***** CANAL DE EMPRENDIMIENTOS ******\nDalto Emprende: https://goo.gl/c8xn2F\n\n****** Y Si tenes TWITTER ******\nhttps://twitter.com/soydalto\n\n********** CODIGO COMPLETO ************\nCalculadora: https://goo.gl/v5CQKm","dimensions":"29:18","source":"YouTube","title":"CALCULADORA CON HTML CSS Y JAVASCRIPT DESDE CERO","URL":"https://www.youtube.com/watch?v=Y4SijYmnRHY&amp;t=1408s","accessed":{"date-parts":[["2020",4,11]]}}}],"schema":"https://github.com/citation-style-language/schema/raw/master/csl-citation.json"} </w:instrText>
      </w:r>
      <w:r>
        <w:fldChar w:fldCharType="separate"/>
      </w:r>
      <w:r w:rsidRPr="00D94466">
        <w:rPr>
          <w:rFonts w:ascii="Calibri" w:hAnsi="Calibri" w:cs="Calibri"/>
          <w:szCs w:val="24"/>
        </w:rPr>
        <w:t>(</w:t>
      </w:r>
      <w:r w:rsidRPr="00D94466">
        <w:rPr>
          <w:rFonts w:ascii="Calibri" w:hAnsi="Calibri" w:cs="Calibri"/>
          <w:i/>
          <w:iCs/>
          <w:szCs w:val="24"/>
        </w:rPr>
        <w:t>CALCULADORA CON HTML CSS Y JAVASCRIPT DESDE CERO</w:t>
      </w:r>
      <w:r w:rsidRPr="00D94466">
        <w:rPr>
          <w:rFonts w:ascii="Calibri" w:hAnsi="Calibri" w:cs="Calibri"/>
          <w:szCs w:val="24"/>
        </w:rPr>
        <w:t>, s/f)</w:t>
      </w:r>
      <w:r>
        <w:fldChar w:fldCharType="end"/>
      </w:r>
    </w:p>
    <w:p w14:paraId="12FF1F84" w14:textId="6068CDF0" w:rsidR="00D94466" w:rsidRDefault="00D94466"/>
    <w:p w14:paraId="2FB158DD" w14:textId="0A58058E" w:rsidR="00D94466" w:rsidRDefault="00D94466">
      <w:r>
        <w:fldChar w:fldCharType="begin"/>
      </w:r>
      <w:r>
        <w:instrText xml:space="preserve"> ADDIN ZOTERO_ITEM CSL_CITATION {"citationID":"8JKP4Obn","properties":{"formattedCitation":"({\\i{}Curso}, s/f)","plainCitation":"(Curso, s/f)","noteIndex":0},"citationItems":[{"id":68,"uris":["http://zotero.org/users/local/YneqcyyA/items/9PX6RWH2"],"uri":["http://zotero.org/users/local/YneqcyyA/items/9PX6RWH2"],"itemData":{"id":68,"type":"webpage","abstract":"Aprende el lenguaje de programación más importante de la web sin conocimientos previos.","container-title":"EDteam - Educación con honestidad","language":"es","note":"source: ed.team","title":"Curso: JavaScript Desde Cero (gratis)","title-short":"Curso","URL":"https://ed.team/cursos/javascript","accessed":{"date-parts":[["2020",4,11]]}}}],"schema":"https://github.com/citation-style-language/schema/raw/master/csl-citation.json"} </w:instrText>
      </w:r>
      <w:r>
        <w:fldChar w:fldCharType="separate"/>
      </w:r>
      <w:r w:rsidRPr="00D94466">
        <w:rPr>
          <w:rFonts w:ascii="Calibri" w:hAnsi="Calibri" w:cs="Calibri"/>
          <w:szCs w:val="24"/>
        </w:rPr>
        <w:t>(</w:t>
      </w:r>
      <w:r w:rsidRPr="00D94466">
        <w:rPr>
          <w:rFonts w:ascii="Calibri" w:hAnsi="Calibri" w:cs="Calibri"/>
          <w:i/>
          <w:iCs/>
          <w:szCs w:val="24"/>
        </w:rPr>
        <w:t>Curso</w:t>
      </w:r>
      <w:r w:rsidRPr="00D94466">
        <w:rPr>
          <w:rFonts w:ascii="Calibri" w:hAnsi="Calibri" w:cs="Calibri"/>
          <w:szCs w:val="24"/>
        </w:rPr>
        <w:t>, s/f)</w:t>
      </w:r>
      <w:r>
        <w:fldChar w:fldCharType="end"/>
      </w:r>
    </w:p>
    <w:p w14:paraId="08456B4D" w14:textId="77777777" w:rsidR="006920B6" w:rsidRDefault="006920B6"/>
    <w:p w14:paraId="189F64DE" w14:textId="12DC328A" w:rsidR="00990EBC" w:rsidRDefault="006920B6">
      <w:r>
        <w:t>Referencias</w:t>
      </w:r>
      <w:r w:rsidR="00D94466">
        <w:t>:</w:t>
      </w:r>
    </w:p>
    <w:p w14:paraId="32ED7F14" w14:textId="77777777" w:rsidR="00D94466" w:rsidRPr="00D94466" w:rsidRDefault="00D94466" w:rsidP="00D94466">
      <w:pPr>
        <w:pStyle w:val="Bibliografa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4466">
        <w:rPr>
          <w:rFonts w:ascii="Calibri" w:hAnsi="Calibri" w:cs="Calibri"/>
          <w:i/>
          <w:iCs/>
        </w:rPr>
        <w:t xml:space="preserve">(1) Calculadora con </w:t>
      </w:r>
      <w:proofErr w:type="spellStart"/>
      <w:r w:rsidRPr="00D94466">
        <w:rPr>
          <w:rFonts w:ascii="Calibri" w:hAnsi="Calibri" w:cs="Calibri"/>
          <w:i/>
          <w:iCs/>
        </w:rPr>
        <w:t>Javascript</w:t>
      </w:r>
      <w:proofErr w:type="spellEnd"/>
      <w:r w:rsidRPr="00D94466">
        <w:rPr>
          <w:rFonts w:ascii="Calibri" w:hAnsi="Calibri" w:cs="Calibri"/>
          <w:i/>
          <w:iCs/>
        </w:rPr>
        <w:t xml:space="preserve">, </w:t>
      </w:r>
      <w:proofErr w:type="spellStart"/>
      <w:r w:rsidRPr="00D94466">
        <w:rPr>
          <w:rFonts w:ascii="Calibri" w:hAnsi="Calibri" w:cs="Calibri"/>
          <w:i/>
          <w:iCs/>
        </w:rPr>
        <w:t>Html</w:t>
      </w:r>
      <w:proofErr w:type="spellEnd"/>
      <w:r w:rsidRPr="00D94466">
        <w:rPr>
          <w:rFonts w:ascii="Calibri" w:hAnsi="Calibri" w:cs="Calibri"/>
          <w:i/>
          <w:iCs/>
        </w:rPr>
        <w:t xml:space="preserve"> y CSS desde Cero—YouTube</w:t>
      </w:r>
      <w:r w:rsidRPr="00D94466">
        <w:rPr>
          <w:rFonts w:ascii="Calibri" w:hAnsi="Calibri" w:cs="Calibri"/>
        </w:rPr>
        <w:t>. (s/f). Recuperado el 11 de abril de 2020, de https://www.youtube.com/watch?v=uGohVJhgSN8&amp;t=1497s</w:t>
      </w:r>
    </w:p>
    <w:p w14:paraId="5C30EF5E" w14:textId="77777777" w:rsidR="00D94466" w:rsidRPr="00D94466" w:rsidRDefault="00D94466" w:rsidP="00D94466">
      <w:pPr>
        <w:pStyle w:val="Bibliografa"/>
        <w:rPr>
          <w:rFonts w:ascii="Calibri" w:hAnsi="Calibri" w:cs="Calibri"/>
        </w:rPr>
      </w:pPr>
      <w:r w:rsidRPr="00D94466">
        <w:rPr>
          <w:rFonts w:ascii="Calibri" w:hAnsi="Calibri" w:cs="Calibri"/>
          <w:i/>
          <w:iCs/>
        </w:rPr>
        <w:t>CALCULADORA CON HTML CSS Y JAVASCRIPT DESDE CERO</w:t>
      </w:r>
      <w:r w:rsidRPr="00D94466">
        <w:rPr>
          <w:rFonts w:ascii="Calibri" w:hAnsi="Calibri" w:cs="Calibri"/>
        </w:rPr>
        <w:t>. (s/f). Recuperado el 11 de abril de 2020, de https://www.youtube.com/watch?v=Y4SijYmnRHY&amp;t=1408s</w:t>
      </w:r>
    </w:p>
    <w:p w14:paraId="5C5BBF77" w14:textId="77777777" w:rsidR="00D94466" w:rsidRPr="00D94466" w:rsidRDefault="00D94466" w:rsidP="00D94466">
      <w:pPr>
        <w:pStyle w:val="Bibliografa"/>
        <w:rPr>
          <w:rFonts w:ascii="Calibri" w:hAnsi="Calibri" w:cs="Calibri"/>
        </w:rPr>
      </w:pPr>
      <w:r w:rsidRPr="00D94466">
        <w:rPr>
          <w:rFonts w:ascii="Calibri" w:hAnsi="Calibri" w:cs="Calibri"/>
          <w:i/>
          <w:iCs/>
        </w:rPr>
        <w:t>Curso: JavaScript Desde Cero (gratis)</w:t>
      </w:r>
      <w:r w:rsidRPr="00D94466">
        <w:rPr>
          <w:rFonts w:ascii="Calibri" w:hAnsi="Calibri" w:cs="Calibri"/>
        </w:rPr>
        <w:t xml:space="preserve">. (s/f). </w:t>
      </w:r>
      <w:proofErr w:type="spellStart"/>
      <w:r w:rsidRPr="00D94466">
        <w:rPr>
          <w:rFonts w:ascii="Calibri" w:hAnsi="Calibri" w:cs="Calibri"/>
        </w:rPr>
        <w:t>EDteam</w:t>
      </w:r>
      <w:proofErr w:type="spellEnd"/>
      <w:r w:rsidRPr="00D94466">
        <w:rPr>
          <w:rFonts w:ascii="Calibri" w:hAnsi="Calibri" w:cs="Calibri"/>
        </w:rPr>
        <w:t xml:space="preserve"> - Educación con honestidad. Recuperado el 11 de abril de 2020, de https://ed.team/cursos/javascript</w:t>
      </w:r>
    </w:p>
    <w:p w14:paraId="248B908E" w14:textId="45AAFDA8" w:rsidR="00D94466" w:rsidRDefault="00D94466">
      <w:r>
        <w:fldChar w:fldCharType="end"/>
      </w:r>
    </w:p>
    <w:sectPr w:rsidR="00D94466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A157EC5"/>
    <w:multiLevelType w:val="hybridMultilevel"/>
    <w:tmpl w:val="A386B4A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F270124"/>
    <w:multiLevelType w:val="hybridMultilevel"/>
    <w:tmpl w:val="F854373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20B6"/>
    <w:rsid w:val="00216D8A"/>
    <w:rsid w:val="006920B6"/>
    <w:rsid w:val="0075138B"/>
    <w:rsid w:val="009F2023"/>
    <w:rsid w:val="00CD53AF"/>
    <w:rsid w:val="00D944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B982DD"/>
  <w15:chartTrackingRefBased/>
  <w15:docId w15:val="{023B3C29-7E32-4D6B-AABA-8C98173487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Bibliografa">
    <w:name w:val="Bibliography"/>
    <w:basedOn w:val="Normal"/>
    <w:next w:val="Normal"/>
    <w:uiPriority w:val="37"/>
    <w:unhideWhenUsed/>
    <w:rsid w:val="0075138B"/>
  </w:style>
  <w:style w:type="paragraph" w:styleId="Prrafodelista">
    <w:name w:val="List Paragraph"/>
    <w:basedOn w:val="Normal"/>
    <w:uiPriority w:val="34"/>
    <w:qFormat/>
    <w:rsid w:val="0075138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1</Pages>
  <Words>535</Words>
  <Characters>2946</Characters>
  <Application>Microsoft Office Word</Application>
  <DocSecurity>0</DocSecurity>
  <Lines>24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RLANDO MANUEL OSPINO HERNANDEZ</dc:creator>
  <cp:keywords/>
  <dc:description/>
  <cp:lastModifiedBy>ORLANDO MANUEL OSPINO HERNANDEZ</cp:lastModifiedBy>
  <cp:revision>1</cp:revision>
  <dcterms:created xsi:type="dcterms:W3CDTF">2020-04-11T17:03:00Z</dcterms:created>
  <dcterms:modified xsi:type="dcterms:W3CDTF">2020-04-11T18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EeiBDY0j"/&gt;&lt;style id="http://www.zotero.org/styles/apa" locale="es-MX" hasBibliography="1" bibliographyStyleHasBeenSet="1"/&gt;&lt;prefs&gt;&lt;pref name="fieldType" value="Field"/&gt;&lt;/prefs&gt;&lt;/data&gt;</vt:lpwstr>
  </property>
</Properties>
</file>